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EEE33" w14:textId="1B9201DE" w:rsidR="0041612D" w:rsidRDefault="0050324E" w:rsidP="0041612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Environment</w:t>
      </w:r>
    </w:p>
    <w:p w14:paraId="346D4970" w14:textId="7BF28BE1" w:rsidR="0041612D" w:rsidRDefault="00ED6B77" w:rsidP="003E7763">
      <w:pPr>
        <w:pStyle w:val="Heading1"/>
        <w:rPr>
          <w:lang w:val="en-AU"/>
        </w:rPr>
      </w:pPr>
      <w:r>
        <w:rPr>
          <w:lang w:val="en-AU"/>
        </w:rPr>
        <w:t>Gym</w:t>
      </w:r>
    </w:p>
    <w:p w14:paraId="7C119C1B" w14:textId="42AD5729" w:rsidR="008D55DC" w:rsidRDefault="00335164">
      <w:r>
        <w:t>Open AI published a reinforcement learning toolkit, gym. It includes the Arcade learning environment</w:t>
      </w:r>
      <w:r w:rsidR="001723EE">
        <w:fldChar w:fldCharType="begin" w:fldLock="1"/>
      </w:r>
      <w:r w:rsidR="001723EE">
        <w:instrText>ADDIN CSL_CITATION {"citationItems":[{"id":"ITEM-1","itemData":{"author":[{"dropping-particle":"","family":"Bellemare","given":"Marc G","non-dropping-particle":"","parse-names":false,"suffix":""},{"dropping-particle":"","family":"Naddaf","given":"Yavar","non-dropping-particle":"","parse-names":false,"suffix":""},{"dropping-particle":"","family":"Veness","given":"Joel","non-dropping-particle":"","parse-names":false,"suffix":""},{"dropping-particle":"","family":"Bowling","given":"Michael","non-dropping-particle":"","parse-names":false,"suffix":""}],"container-title":"arXiv e-prints","id":"ITEM-1","issued":{"date-parts":[["2012","7"]]},"page":"arXiv:1207.4708","title":"The Arcade Learning Environment: An Evaluation Platform for General Agents","type":"article-journal"},"uris":["http://www.mendeley.com/documents/?uuid=f4df026a-c61d-4045-be08-c00722d0c718"]}],"mendeley":{"formattedCitation":"(Bellemare &lt;i&gt;et al.&lt;/i&gt;, 2012)","plainTextFormattedCitation":"(Bellemare et al., 2012)","previouslyFormattedCitation":"(Bellemare &lt;i&gt;et al.&lt;/i&gt;, 2012)"},"properties":{"noteIndex":0},"schema":"https://github.com/citation-style-language/schema/raw/master/csl-citation.json"}</w:instrText>
      </w:r>
      <w:r w:rsidR="001723EE">
        <w:fldChar w:fldCharType="separate"/>
      </w:r>
      <w:r w:rsidR="001723EE" w:rsidRPr="001723EE">
        <w:rPr>
          <w:noProof/>
        </w:rPr>
        <w:t xml:space="preserve">(Bellemare </w:t>
      </w:r>
      <w:r w:rsidR="001723EE" w:rsidRPr="001723EE">
        <w:rPr>
          <w:i/>
          <w:noProof/>
        </w:rPr>
        <w:t>et al.</w:t>
      </w:r>
      <w:r w:rsidR="001723EE" w:rsidRPr="001723EE">
        <w:rPr>
          <w:noProof/>
        </w:rPr>
        <w:t>, 2012)</w:t>
      </w:r>
      <w:r w:rsidR="001723EE">
        <w:fldChar w:fldCharType="end"/>
      </w:r>
      <w:r>
        <w:t xml:space="preserve"> </w:t>
      </w:r>
      <w:r w:rsidR="004262CD">
        <w:t xml:space="preserve">ran on </w:t>
      </w:r>
      <w:r>
        <w:t>Stella Atari</w:t>
      </w:r>
      <w:r w:rsidR="004262CD">
        <w:t xml:space="preserve"> emulator</w:t>
      </w:r>
      <w:r w:rsidR="009B2BE1">
        <w:t xml:space="preserve">. Therefore, </w:t>
      </w:r>
      <w:r w:rsidR="0038496A">
        <w:t xml:space="preserve">user can </w:t>
      </w:r>
      <w:r w:rsidR="00C5654F">
        <w:t>train</w:t>
      </w:r>
      <w:r w:rsidR="00612890">
        <w:t xml:space="preserve"> AI agents for</w:t>
      </w:r>
      <w:r w:rsidR="009B2BE1">
        <w:t xml:space="preserve"> a large number of Atari games </w:t>
      </w:r>
      <w:r w:rsidR="0038496A">
        <w:t>from</w:t>
      </w:r>
      <w:r w:rsidR="009B2BE1">
        <w:t xml:space="preserve"> the gym library.</w:t>
      </w:r>
      <w:r w:rsidR="0038496A">
        <w:t xml:space="preserve"> </w:t>
      </w:r>
    </w:p>
    <w:p w14:paraId="0EF59025" w14:textId="443B7CCA" w:rsidR="001723EE" w:rsidRDefault="001723EE"/>
    <w:p w14:paraId="392F3BDB" w14:textId="03D64E5B" w:rsidR="0031241A" w:rsidRDefault="0031241A" w:rsidP="0031241A">
      <w:pPr>
        <w:pStyle w:val="Heading1"/>
      </w:pPr>
      <w:r>
        <w:t>Ice</w:t>
      </w:r>
      <w:r w:rsidR="00BC1B71">
        <w:t xml:space="preserve"> </w:t>
      </w:r>
      <w:r>
        <w:t>Hockey</w:t>
      </w:r>
      <w:r w:rsidR="006421E5">
        <w:t xml:space="preserve"> in </w:t>
      </w:r>
      <w:r w:rsidR="005E69C6">
        <w:t xml:space="preserve">Atari </w:t>
      </w:r>
      <w:r w:rsidR="000939D3">
        <w:t>Game</w:t>
      </w:r>
    </w:p>
    <w:p w14:paraId="454AA6C7" w14:textId="53E9FEF2" w:rsidR="009654D2" w:rsidRPr="009654D2" w:rsidRDefault="00BC1B71" w:rsidP="009654D2">
      <w:r>
        <w:t>Ice Hockey, an</w:t>
      </w:r>
      <w:r w:rsidR="002745E8">
        <w:t xml:space="preserve"> Atari video game</w:t>
      </w:r>
      <w:r w:rsidR="001D222F">
        <w:t xml:space="preserve"> released</w:t>
      </w:r>
      <w:r w:rsidR="002745E8">
        <w:t xml:space="preserve"> in 1</w:t>
      </w:r>
      <w:r w:rsidR="001D222F">
        <w:t>981. It has two</w:t>
      </w:r>
      <w:r w:rsidR="000939D3">
        <w:t xml:space="preserve"> game</w:t>
      </w:r>
      <w:r w:rsidR="001D222F">
        <w:t xml:space="preserve"> modes: single and 2-player</w:t>
      </w:r>
      <w:r w:rsidR="00021F5D">
        <w:t xml:space="preserve"> multiplayer</w:t>
      </w:r>
      <w:r w:rsidR="001D222F">
        <w:t>.</w:t>
      </w:r>
      <w:r w:rsidR="00021F5D">
        <w:t xml:space="preserve"> </w:t>
      </w:r>
      <w:r w:rsidR="00F8576D">
        <w:t xml:space="preserve">Ice Hockey has </w:t>
      </w:r>
      <w:r w:rsidR="00021F5D">
        <w:t>two teams, one</w:t>
      </w:r>
      <w:r w:rsidR="00880D29">
        <w:t xml:space="preserve"> team</w:t>
      </w:r>
      <w:r w:rsidR="00021F5D">
        <w:t xml:space="preserve"> </w:t>
      </w:r>
      <w:r w:rsidR="00880D29">
        <w:t>wear</w:t>
      </w:r>
      <w:r w:rsidR="00021F5D">
        <w:t xml:space="preserve"> yellow cloth and green pant</w:t>
      </w:r>
      <w:r w:rsidR="00880D29">
        <w:t>s</w:t>
      </w:r>
      <w:r w:rsidR="00021F5D">
        <w:t xml:space="preserve">, another </w:t>
      </w:r>
      <w:r w:rsidR="00880D29">
        <w:t>team</w:t>
      </w:r>
      <w:r w:rsidR="00021F5D">
        <w:t xml:space="preserve"> </w:t>
      </w:r>
      <w:r w:rsidR="00880D29">
        <w:t>wear</w:t>
      </w:r>
      <w:r w:rsidR="00021F5D">
        <w:t xml:space="preserve"> blue cloth and red pant</w:t>
      </w:r>
      <w:r w:rsidR="00721AE4">
        <w:t>s</w:t>
      </w:r>
      <w:r w:rsidR="00021F5D">
        <w:t xml:space="preserve">. </w:t>
      </w:r>
      <w:r w:rsidR="005E1B71">
        <w:t>Each team has two roles, goalie and offense.</w:t>
      </w:r>
      <w:r w:rsidR="007735A8">
        <w:t xml:space="preserve"> </w:t>
      </w:r>
      <w:r w:rsidR="000151E9">
        <w:t>In this game, the action control is taken by either goalie or offense</w:t>
      </w:r>
      <w:r w:rsidR="008C48FC">
        <w:t xml:space="preserve"> of a team</w:t>
      </w:r>
      <w:r w:rsidR="00F13C1F">
        <w:t>,</w:t>
      </w:r>
      <w:r w:rsidR="000151E9">
        <w:t xml:space="preserve"> who is close</w:t>
      </w:r>
      <w:r w:rsidR="0039226E">
        <w:t>r</w:t>
      </w:r>
      <w:r w:rsidR="000151E9">
        <w:t xml:space="preserve"> to the hockey puck. </w:t>
      </w:r>
      <w:r w:rsidR="00C3782E">
        <w:t xml:space="preserve">The whole time for a game episode is 3 minutes. </w:t>
      </w:r>
    </w:p>
    <w:p w14:paraId="23391B7B" w14:textId="77777777" w:rsidR="001723EE" w:rsidRDefault="001723EE"/>
    <w:p w14:paraId="05978BA2" w14:textId="02716A24" w:rsidR="00122039" w:rsidRDefault="00122039" w:rsidP="00122039">
      <w:pPr>
        <w:pStyle w:val="Heading1"/>
      </w:pPr>
      <w:r>
        <w:t>Ice Hockey in gym</w:t>
      </w:r>
    </w:p>
    <w:p w14:paraId="0CC8A5D3" w14:textId="2A01E583" w:rsidR="001723EE" w:rsidRDefault="00491B44" w:rsidP="001723EE">
      <w:pPr>
        <w:autoSpaceDE w:val="0"/>
        <w:autoSpaceDN w:val="0"/>
        <w:adjustRightInd w:val="0"/>
      </w:pPr>
      <w:r>
        <w:t>In the gym library, Ice Hockey has an observation shape</w:t>
      </w:r>
      <w:r w:rsidR="0086200D">
        <w:t xml:space="preserve"> </w:t>
      </w:r>
      <w:r>
        <w:t xml:space="preserve">(210,10,3); </w:t>
      </w:r>
      <w:r w:rsidR="003271C9">
        <w:t xml:space="preserve">it has 3 layers of RGB, each layer is shaped in </w:t>
      </w:r>
      <w:r>
        <w:t>height</w:t>
      </w:r>
      <w:r w:rsidR="003271C9">
        <w:t xml:space="preserve"> </w:t>
      </w:r>
      <w:r>
        <w:t xml:space="preserve">210 </w:t>
      </w:r>
      <w:r w:rsidR="003271C9">
        <w:t>and</w:t>
      </w:r>
      <w:r>
        <w:t xml:space="preserve"> width 160</w:t>
      </w:r>
      <w:r w:rsidR="00C3782E">
        <w:t xml:space="preserve">. </w:t>
      </w:r>
    </w:p>
    <w:p w14:paraId="4B711F37" w14:textId="1FDE8ED3" w:rsidR="00314DA0" w:rsidRDefault="00314DA0" w:rsidP="001723EE">
      <w:pPr>
        <w:autoSpaceDE w:val="0"/>
        <w:autoSpaceDN w:val="0"/>
        <w:adjustRightInd w:val="0"/>
      </w:pPr>
      <w:r>
        <w:t xml:space="preserve">Space: Discrete </w:t>
      </w:r>
    </w:p>
    <w:p w14:paraId="3819F491" w14:textId="5F858E73" w:rsidR="00B729A6" w:rsidRDefault="00B729A6" w:rsidP="00B729A6">
      <w:r w:rsidRPr="00B729A6">
        <w:t>﻿</w:t>
      </w:r>
      <w:proofErr w:type="spellStart"/>
      <w:r w:rsidRPr="00B729A6">
        <w:t>timestep_limit</w:t>
      </w:r>
      <w:proofErr w:type="spellEnd"/>
      <w:r>
        <w:t xml:space="preserve"> = </w:t>
      </w:r>
      <w:r w:rsidRPr="00B729A6">
        <w:t>﻿</w:t>
      </w:r>
      <w:proofErr w:type="spellStart"/>
      <w:r w:rsidRPr="00B729A6">
        <w:t>max_episode_steps</w:t>
      </w:r>
      <w:proofErr w:type="spellEnd"/>
    </w:p>
    <w:p w14:paraId="21B6B044" w14:textId="76CE41CE" w:rsidR="00E04D35" w:rsidRDefault="00E04D35" w:rsidP="00B729A6">
      <w:r w:rsidRPr="00E04D35">
        <w:t>﻿Trials</w:t>
      </w:r>
      <w:r>
        <w:t xml:space="preserve"> = 100</w:t>
      </w:r>
    </w:p>
    <w:p w14:paraId="2927A10A" w14:textId="63ED7C94" w:rsidR="0099353C" w:rsidRDefault="0099353C" w:rsidP="00B729A6">
      <w:r>
        <w:t>Ram version Vs. Non-ram Version</w:t>
      </w:r>
    </w:p>
    <w:p w14:paraId="28D12EA8" w14:textId="6050ECAD" w:rsidR="0099353C" w:rsidRDefault="0099353C" w:rsidP="00B729A6">
      <w:r>
        <w:t>Deterministic?</w:t>
      </w:r>
      <w:r w:rsidR="00F46154">
        <w:t xml:space="preserve"> No</w:t>
      </w:r>
    </w:p>
    <w:p w14:paraId="743E1E46" w14:textId="59B3A9BA" w:rsidR="0099353C" w:rsidRDefault="0099353C" w:rsidP="00B729A6">
      <w:proofErr w:type="spellStart"/>
      <w:r>
        <w:t>NoFrameSkip</w:t>
      </w:r>
      <w:proofErr w:type="spellEnd"/>
      <w:r>
        <w:t>?</w:t>
      </w:r>
    </w:p>
    <w:p w14:paraId="455ED514" w14:textId="77777777" w:rsidR="00B729A6" w:rsidRDefault="00314DA0" w:rsidP="00B729A6">
      <w:r w:rsidRPr="00314DA0">
        <w:t>﻿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3397"/>
        <w:gridCol w:w="1276"/>
        <w:gridCol w:w="2268"/>
        <w:gridCol w:w="1985"/>
        <w:gridCol w:w="850"/>
      </w:tblGrid>
      <w:tr w:rsidR="00B729A6" w14:paraId="01519446" w14:textId="77777777" w:rsidTr="006B0E1D">
        <w:tc>
          <w:tcPr>
            <w:tcW w:w="3397" w:type="dxa"/>
          </w:tcPr>
          <w:p w14:paraId="53943770" w14:textId="11E61BDE" w:rsidR="00B729A6" w:rsidRDefault="00955589" w:rsidP="00B729A6">
            <w:r>
              <w:t>Name</w:t>
            </w:r>
          </w:p>
        </w:tc>
        <w:tc>
          <w:tcPr>
            <w:tcW w:w="1276" w:type="dxa"/>
          </w:tcPr>
          <w:p w14:paraId="781F97FB" w14:textId="4B4EDB18" w:rsidR="00B729A6" w:rsidRDefault="00B729A6" w:rsidP="00B729A6">
            <w:proofErr w:type="spellStart"/>
            <w:r w:rsidRPr="00B729A6">
              <w:t>frameskip</w:t>
            </w:r>
            <w:proofErr w:type="spellEnd"/>
          </w:p>
        </w:tc>
        <w:tc>
          <w:tcPr>
            <w:tcW w:w="2268" w:type="dxa"/>
          </w:tcPr>
          <w:p w14:paraId="6F165F48" w14:textId="748EFB5D" w:rsidR="00B729A6" w:rsidRDefault="00B729A6" w:rsidP="00B729A6">
            <w:r w:rsidRPr="00B729A6">
              <w:t>﻿</w:t>
            </w:r>
            <w:proofErr w:type="spellStart"/>
            <w:r w:rsidRPr="00B729A6">
              <w:t>max_episode_steps</w:t>
            </w:r>
            <w:proofErr w:type="spellEnd"/>
          </w:p>
        </w:tc>
        <w:tc>
          <w:tcPr>
            <w:tcW w:w="1985" w:type="dxa"/>
          </w:tcPr>
          <w:p w14:paraId="48524AF6" w14:textId="111313D3" w:rsidR="00B729A6" w:rsidRDefault="00B729A6" w:rsidP="00B729A6">
            <w:proofErr w:type="spellStart"/>
            <w:r w:rsidRPr="00B729A6">
              <w:t>repeat_action_probability</w:t>
            </w:r>
            <w:proofErr w:type="spellEnd"/>
          </w:p>
        </w:tc>
        <w:tc>
          <w:tcPr>
            <w:tcW w:w="850" w:type="dxa"/>
          </w:tcPr>
          <w:p w14:paraId="1812984F" w14:textId="1465E806" w:rsidR="00B729A6" w:rsidRDefault="007E2C0C" w:rsidP="00B729A6">
            <w:r>
              <w:t>Type</w:t>
            </w:r>
          </w:p>
        </w:tc>
      </w:tr>
      <w:tr w:rsidR="00B729A6" w14:paraId="0978B964" w14:textId="77777777" w:rsidTr="006B0E1D">
        <w:tc>
          <w:tcPr>
            <w:tcW w:w="3397" w:type="dxa"/>
          </w:tcPr>
          <w:p w14:paraId="31B1EC71" w14:textId="4E70D449" w:rsidR="00B729A6" w:rsidRDefault="00B729A6" w:rsidP="00B729A6">
            <w:r w:rsidRPr="00B729A6">
              <w:t>﻿IceHockey-ram-v0</w:t>
            </w:r>
          </w:p>
        </w:tc>
        <w:tc>
          <w:tcPr>
            <w:tcW w:w="1276" w:type="dxa"/>
          </w:tcPr>
          <w:p w14:paraId="11C86892" w14:textId="3FB4253B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50606CE3" w14:textId="2CF1C4AF" w:rsidR="00B729A6" w:rsidRDefault="007E2C0C" w:rsidP="00B729A6">
            <w:r w:rsidRPr="007E2C0C">
              <w:t>﻿</w:t>
            </w:r>
            <w:r w:rsidR="00244FB3" w:rsidRPr="00244FB3">
              <w:t>﻿10000</w:t>
            </w:r>
          </w:p>
        </w:tc>
        <w:tc>
          <w:tcPr>
            <w:tcW w:w="1985" w:type="dxa"/>
          </w:tcPr>
          <w:p w14:paraId="1E3E195F" w14:textId="3E831B96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4F6005A9" w14:textId="7BD403B2" w:rsidR="00B729A6" w:rsidRDefault="007E2C0C" w:rsidP="00B729A6">
            <w:r>
              <w:t>ram</w:t>
            </w:r>
          </w:p>
        </w:tc>
      </w:tr>
      <w:tr w:rsidR="00B729A6" w14:paraId="3C79B9CD" w14:textId="77777777" w:rsidTr="006B0E1D">
        <w:tc>
          <w:tcPr>
            <w:tcW w:w="3397" w:type="dxa"/>
          </w:tcPr>
          <w:p w14:paraId="776CD657" w14:textId="0B9B9CAA" w:rsidR="00B729A6" w:rsidRDefault="00B729A6" w:rsidP="00B729A6">
            <w:r w:rsidRPr="00B729A6">
              <w:t>﻿IceHockey-ram-v</w:t>
            </w:r>
            <w:r>
              <w:t>4</w:t>
            </w:r>
          </w:p>
        </w:tc>
        <w:tc>
          <w:tcPr>
            <w:tcW w:w="1276" w:type="dxa"/>
          </w:tcPr>
          <w:p w14:paraId="2567BD78" w14:textId="70B093D3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17DC73CC" w14:textId="21A3E8C3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F530C5B" w14:textId="1E587B4B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300E088E" w14:textId="3F245A7F" w:rsidR="00B729A6" w:rsidRDefault="00B67C74" w:rsidP="00B729A6">
            <w:r>
              <w:t>ram</w:t>
            </w:r>
          </w:p>
        </w:tc>
      </w:tr>
      <w:tr w:rsidR="00B729A6" w14:paraId="5A748BF7" w14:textId="77777777" w:rsidTr="006B0E1D">
        <w:tc>
          <w:tcPr>
            <w:tcW w:w="3397" w:type="dxa"/>
          </w:tcPr>
          <w:p w14:paraId="24D9BBDA" w14:textId="1414B843" w:rsidR="00B729A6" w:rsidRDefault="00B729A6" w:rsidP="00B729A6">
            <w:r w:rsidRPr="00B729A6">
              <w:t>﻿IceHockey-ramDeterministic-v0</w:t>
            </w:r>
          </w:p>
        </w:tc>
        <w:tc>
          <w:tcPr>
            <w:tcW w:w="1276" w:type="dxa"/>
          </w:tcPr>
          <w:p w14:paraId="50084D85" w14:textId="131C6261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6992D16A" w14:textId="0F643A47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4078B124" w14:textId="659EF637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71307F8D" w14:textId="386B5F4B" w:rsidR="00B729A6" w:rsidRDefault="007E2C0C" w:rsidP="00B729A6">
            <w:r>
              <w:t>ram</w:t>
            </w:r>
          </w:p>
        </w:tc>
      </w:tr>
      <w:tr w:rsidR="00B729A6" w14:paraId="12B18020" w14:textId="77777777" w:rsidTr="006B0E1D">
        <w:tc>
          <w:tcPr>
            <w:tcW w:w="3397" w:type="dxa"/>
          </w:tcPr>
          <w:p w14:paraId="442A5A2C" w14:textId="4214DA6B" w:rsidR="00B729A6" w:rsidRDefault="00B729A6" w:rsidP="00B729A6">
            <w:r w:rsidRPr="00B729A6">
              <w:t>﻿IceHockey-ramDeterministic-v</w:t>
            </w:r>
            <w:r>
              <w:t>4</w:t>
            </w:r>
          </w:p>
        </w:tc>
        <w:tc>
          <w:tcPr>
            <w:tcW w:w="1276" w:type="dxa"/>
          </w:tcPr>
          <w:p w14:paraId="27D222DA" w14:textId="35116728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438FC901" w14:textId="0782BC50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E1F13F6" w14:textId="77AF3488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094DB417" w14:textId="6ECC7780" w:rsidR="00B729A6" w:rsidRDefault="007E2C0C" w:rsidP="00B729A6">
            <w:r>
              <w:t>ram</w:t>
            </w:r>
          </w:p>
        </w:tc>
      </w:tr>
      <w:tr w:rsidR="00B729A6" w14:paraId="26FA3114" w14:textId="77777777" w:rsidTr="006B0E1D">
        <w:tc>
          <w:tcPr>
            <w:tcW w:w="3397" w:type="dxa"/>
          </w:tcPr>
          <w:p w14:paraId="3E8CFB6E" w14:textId="26E82F00" w:rsidR="00B729A6" w:rsidRDefault="00B729A6" w:rsidP="00B729A6">
            <w:r w:rsidRPr="00B729A6">
              <w:t>﻿IceHockey-ramNoFrameskip-v0</w:t>
            </w:r>
          </w:p>
        </w:tc>
        <w:tc>
          <w:tcPr>
            <w:tcW w:w="1276" w:type="dxa"/>
          </w:tcPr>
          <w:p w14:paraId="41968074" w14:textId="197B466D" w:rsidR="00B729A6" w:rsidRDefault="007E2C0C" w:rsidP="00B729A6">
            <w:r>
              <w:t>1</w:t>
            </w:r>
          </w:p>
        </w:tc>
        <w:tc>
          <w:tcPr>
            <w:tcW w:w="2268" w:type="dxa"/>
          </w:tcPr>
          <w:p w14:paraId="45CAC5A5" w14:textId="44FC2DF1" w:rsidR="00B729A6" w:rsidRDefault="007E2C0C" w:rsidP="00B729A6">
            <w:r w:rsidRPr="007E2C0C">
              <w:t>﻿400000</w:t>
            </w:r>
          </w:p>
        </w:tc>
        <w:tc>
          <w:tcPr>
            <w:tcW w:w="1985" w:type="dxa"/>
          </w:tcPr>
          <w:p w14:paraId="0F0D2D2D" w14:textId="38494843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078ACFD9" w14:textId="35B7CAD6" w:rsidR="00B729A6" w:rsidRDefault="007E2C0C" w:rsidP="00B729A6">
            <w:r>
              <w:t>ram</w:t>
            </w:r>
          </w:p>
        </w:tc>
      </w:tr>
      <w:tr w:rsidR="00B729A6" w14:paraId="75C19F38" w14:textId="77777777" w:rsidTr="006B0E1D">
        <w:tc>
          <w:tcPr>
            <w:tcW w:w="3397" w:type="dxa"/>
          </w:tcPr>
          <w:p w14:paraId="67399133" w14:textId="48051B5A" w:rsidR="00B729A6" w:rsidRDefault="00B729A6" w:rsidP="00B729A6">
            <w:r w:rsidRPr="00B729A6">
              <w:t>﻿IceHockey-</w:t>
            </w:r>
            <w:r w:rsidR="00B67C74">
              <w:t>ram</w:t>
            </w:r>
            <w:r w:rsidRPr="00B729A6">
              <w:t>NoFrameskip-v</w:t>
            </w:r>
            <w:r>
              <w:t>4</w:t>
            </w:r>
          </w:p>
        </w:tc>
        <w:tc>
          <w:tcPr>
            <w:tcW w:w="1276" w:type="dxa"/>
          </w:tcPr>
          <w:p w14:paraId="26842F90" w14:textId="6FFC947C" w:rsidR="00B729A6" w:rsidRDefault="00381EA9" w:rsidP="00B729A6">
            <w:r>
              <w:t>1</w:t>
            </w:r>
          </w:p>
        </w:tc>
        <w:tc>
          <w:tcPr>
            <w:tcW w:w="2268" w:type="dxa"/>
          </w:tcPr>
          <w:p w14:paraId="38217F94" w14:textId="728DF358" w:rsidR="00B729A6" w:rsidRDefault="00381EA9" w:rsidP="00B729A6">
            <w:r w:rsidRPr="00381EA9">
              <w:t>﻿400000</w:t>
            </w:r>
          </w:p>
        </w:tc>
        <w:tc>
          <w:tcPr>
            <w:tcW w:w="1985" w:type="dxa"/>
          </w:tcPr>
          <w:p w14:paraId="7828298D" w14:textId="47D94D56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37CF0FCB" w14:textId="20ED081E" w:rsidR="00B729A6" w:rsidRDefault="00B67C74" w:rsidP="00B729A6">
            <w:r>
              <w:t>ram</w:t>
            </w:r>
          </w:p>
        </w:tc>
      </w:tr>
      <w:tr w:rsidR="00B729A6" w14:paraId="64DB2FB0" w14:textId="77777777" w:rsidTr="006B0E1D">
        <w:tc>
          <w:tcPr>
            <w:tcW w:w="3397" w:type="dxa"/>
          </w:tcPr>
          <w:p w14:paraId="20060C46" w14:textId="5B64B8B2" w:rsidR="00B729A6" w:rsidRDefault="00B729A6" w:rsidP="00B729A6">
            <w:r w:rsidRPr="00B729A6">
              <w:t>﻿IceHockey-v0</w:t>
            </w:r>
          </w:p>
        </w:tc>
        <w:tc>
          <w:tcPr>
            <w:tcW w:w="1276" w:type="dxa"/>
          </w:tcPr>
          <w:p w14:paraId="2311A6AF" w14:textId="7AF3675B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77344576" w14:textId="3B860758" w:rsidR="00B729A6" w:rsidRDefault="00381EA9" w:rsidP="00B729A6">
            <w:r w:rsidRPr="00381EA9">
              <w:t>﻿10000</w:t>
            </w:r>
          </w:p>
        </w:tc>
        <w:tc>
          <w:tcPr>
            <w:tcW w:w="1985" w:type="dxa"/>
          </w:tcPr>
          <w:p w14:paraId="2B59C16B" w14:textId="39F0D9F9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5E01F6" w14:textId="7F8D03BF" w:rsidR="00B729A6" w:rsidRDefault="00381EA9" w:rsidP="00B729A6">
            <w:r>
              <w:t>image</w:t>
            </w:r>
          </w:p>
        </w:tc>
      </w:tr>
      <w:tr w:rsidR="00B729A6" w14:paraId="745927BF" w14:textId="77777777" w:rsidTr="006B0E1D">
        <w:tc>
          <w:tcPr>
            <w:tcW w:w="3397" w:type="dxa"/>
          </w:tcPr>
          <w:p w14:paraId="36DAFF00" w14:textId="41008BDA" w:rsidR="00B729A6" w:rsidRPr="00B729A6" w:rsidRDefault="00B729A6" w:rsidP="00B729A6">
            <w:r w:rsidRPr="00B729A6">
              <w:t>﻿IceHockey-v</w:t>
            </w:r>
            <w:r>
              <w:t>4</w:t>
            </w:r>
          </w:p>
        </w:tc>
        <w:tc>
          <w:tcPr>
            <w:tcW w:w="1276" w:type="dxa"/>
          </w:tcPr>
          <w:p w14:paraId="0A756457" w14:textId="66D11AD9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54972011" w14:textId="4159603E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44B60A70" w14:textId="1CCE056A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16BB317F" w14:textId="5D17F3DE" w:rsidR="00B729A6" w:rsidRDefault="00381EA9" w:rsidP="00B729A6">
            <w:r>
              <w:t>image</w:t>
            </w:r>
          </w:p>
        </w:tc>
      </w:tr>
      <w:tr w:rsidR="00B729A6" w14:paraId="5143D721" w14:textId="77777777" w:rsidTr="006B0E1D">
        <w:tc>
          <w:tcPr>
            <w:tcW w:w="3397" w:type="dxa"/>
          </w:tcPr>
          <w:p w14:paraId="7E433ED3" w14:textId="45A08E8D" w:rsidR="00B729A6" w:rsidRPr="00B729A6" w:rsidRDefault="00B729A6" w:rsidP="00B729A6">
            <w:r w:rsidRPr="00B729A6">
              <w:t>﻿IceHockeyDeterministic-v0</w:t>
            </w:r>
          </w:p>
        </w:tc>
        <w:tc>
          <w:tcPr>
            <w:tcW w:w="1276" w:type="dxa"/>
          </w:tcPr>
          <w:p w14:paraId="74CE2766" w14:textId="3C7D4E55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23CA72E9" w14:textId="28FAE704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28A71C0E" w14:textId="62274E3A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EBFC89" w14:textId="1C15D0D7" w:rsidR="00B729A6" w:rsidRDefault="00381EA9" w:rsidP="00B729A6">
            <w:r>
              <w:t>image</w:t>
            </w:r>
          </w:p>
        </w:tc>
      </w:tr>
      <w:tr w:rsidR="00B729A6" w14:paraId="14E6B3B8" w14:textId="77777777" w:rsidTr="006B0E1D">
        <w:tc>
          <w:tcPr>
            <w:tcW w:w="3397" w:type="dxa"/>
          </w:tcPr>
          <w:p w14:paraId="523ECE24" w14:textId="70765D25" w:rsidR="00B729A6" w:rsidRPr="00B729A6" w:rsidRDefault="00B729A6" w:rsidP="00B729A6">
            <w:r w:rsidRPr="00B729A6">
              <w:t>﻿IceHockeyDeterministic-v4</w:t>
            </w:r>
          </w:p>
        </w:tc>
        <w:tc>
          <w:tcPr>
            <w:tcW w:w="1276" w:type="dxa"/>
          </w:tcPr>
          <w:p w14:paraId="4E772A45" w14:textId="48CCE37C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4C9D882F" w14:textId="2EBDF781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527E5B39" w14:textId="773FF1CC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547E85FA" w14:textId="7CB6C45F" w:rsidR="00B729A6" w:rsidRDefault="00381EA9" w:rsidP="00B729A6">
            <w:r>
              <w:t>image</w:t>
            </w:r>
          </w:p>
        </w:tc>
      </w:tr>
      <w:tr w:rsidR="00B729A6" w14:paraId="1386C4D6" w14:textId="77777777" w:rsidTr="006B0E1D">
        <w:tc>
          <w:tcPr>
            <w:tcW w:w="3397" w:type="dxa"/>
          </w:tcPr>
          <w:p w14:paraId="27A0A762" w14:textId="68378BC2" w:rsidR="00B729A6" w:rsidRPr="00B729A6" w:rsidRDefault="00B729A6" w:rsidP="00B729A6">
            <w:r w:rsidRPr="00B729A6">
              <w:t>﻿IceHockeyNoFrameskip-v0</w:t>
            </w:r>
          </w:p>
        </w:tc>
        <w:tc>
          <w:tcPr>
            <w:tcW w:w="1276" w:type="dxa"/>
          </w:tcPr>
          <w:p w14:paraId="59421079" w14:textId="28ACA9E8" w:rsidR="00B729A6" w:rsidRDefault="00501706" w:rsidP="00B729A6">
            <w:r>
              <w:t>1</w:t>
            </w:r>
          </w:p>
        </w:tc>
        <w:tc>
          <w:tcPr>
            <w:tcW w:w="2268" w:type="dxa"/>
          </w:tcPr>
          <w:p w14:paraId="567EE2CC" w14:textId="57927559" w:rsidR="00B729A6" w:rsidRDefault="00501706" w:rsidP="00B729A6">
            <w:r w:rsidRPr="00501706">
              <w:t>﻿400000</w:t>
            </w:r>
          </w:p>
        </w:tc>
        <w:tc>
          <w:tcPr>
            <w:tcW w:w="1985" w:type="dxa"/>
          </w:tcPr>
          <w:p w14:paraId="5CCF9B14" w14:textId="1E4A61CF" w:rsidR="00B729A6" w:rsidRDefault="00501706" w:rsidP="00B729A6">
            <w:r>
              <w:t>0.25</w:t>
            </w:r>
          </w:p>
        </w:tc>
        <w:tc>
          <w:tcPr>
            <w:tcW w:w="850" w:type="dxa"/>
          </w:tcPr>
          <w:p w14:paraId="237D287B" w14:textId="0B6A84A8" w:rsidR="00B729A6" w:rsidRDefault="00501706" w:rsidP="00B729A6">
            <w:r>
              <w:t>image</w:t>
            </w:r>
          </w:p>
        </w:tc>
      </w:tr>
      <w:tr w:rsidR="00B729A6" w14:paraId="308FFB3A" w14:textId="77777777" w:rsidTr="006B0E1D">
        <w:tc>
          <w:tcPr>
            <w:tcW w:w="3397" w:type="dxa"/>
          </w:tcPr>
          <w:p w14:paraId="3A632D3D" w14:textId="1C7089CC" w:rsidR="00B729A6" w:rsidRPr="00B729A6" w:rsidRDefault="00B729A6" w:rsidP="00B729A6">
            <w:r w:rsidRPr="00B729A6">
              <w:t>﻿IceHockeyNoFrameskip-v4</w:t>
            </w:r>
          </w:p>
        </w:tc>
        <w:tc>
          <w:tcPr>
            <w:tcW w:w="1276" w:type="dxa"/>
          </w:tcPr>
          <w:p w14:paraId="09CB4266" w14:textId="26106F68" w:rsidR="00B729A6" w:rsidRDefault="00E04D35" w:rsidP="00B729A6">
            <w:r>
              <w:t>1</w:t>
            </w:r>
          </w:p>
        </w:tc>
        <w:tc>
          <w:tcPr>
            <w:tcW w:w="2268" w:type="dxa"/>
          </w:tcPr>
          <w:p w14:paraId="55BEF03C" w14:textId="3BB4E70B" w:rsidR="00B729A6" w:rsidRDefault="00E04D35" w:rsidP="00B729A6">
            <w:r w:rsidRPr="00E04D35">
              <w:t>﻿400000</w:t>
            </w:r>
          </w:p>
        </w:tc>
        <w:tc>
          <w:tcPr>
            <w:tcW w:w="1985" w:type="dxa"/>
          </w:tcPr>
          <w:p w14:paraId="19131BF2" w14:textId="47879E26" w:rsidR="00B729A6" w:rsidRDefault="00E04D35" w:rsidP="00B729A6">
            <w:r>
              <w:t>-</w:t>
            </w:r>
          </w:p>
        </w:tc>
        <w:tc>
          <w:tcPr>
            <w:tcW w:w="850" w:type="dxa"/>
          </w:tcPr>
          <w:p w14:paraId="0D23C6D8" w14:textId="098F74EE" w:rsidR="00B729A6" w:rsidRDefault="00E04D35" w:rsidP="00B729A6">
            <w:r>
              <w:t>image</w:t>
            </w:r>
          </w:p>
        </w:tc>
      </w:tr>
    </w:tbl>
    <w:p w14:paraId="23A7A78C" w14:textId="1FB8E94C" w:rsidR="00314DA0" w:rsidRDefault="00314DA0" w:rsidP="00955589"/>
    <w:p w14:paraId="4244733F" w14:textId="235B5182" w:rsidR="002640C6" w:rsidRDefault="009B705A" w:rsidP="002640C6">
      <w:proofErr w:type="gramStart"/>
      <w:r w:rsidRPr="009B705A">
        <w:t>﻿</w:t>
      </w:r>
      <w:r w:rsidR="002640C6" w:rsidRPr="009B705A">
        <w:t>[</w:t>
      </w:r>
      <w:proofErr w:type="gramEnd"/>
      <w:r w:rsidR="002640C6" w:rsidRPr="009B705A">
        <w:t>'NOOP', 'FIRE', 'UP', 'RIGHT', 'LEFT', 'DOWN', 'UPRIGHT', 'UPLEFT', 'DOWNRIGHT', 'DOWNLEFT', 'UPFIRE', 'RIGHTFIRE', 'LEFTFIRE', 'DOWNFIRE', 'UPRIGHTFIRE', 'UPLEFTFIRE', 'DOWNRIGHTFIRE', 'DOWNLEFTFIRE']</w:t>
      </w:r>
    </w:p>
    <w:p w14:paraId="0152A4EC" w14:textId="4A5244BD" w:rsidR="009D7D6B" w:rsidRDefault="009D7D6B" w:rsidP="002640C6">
      <w:r>
        <w:rPr>
          <w:rStyle w:val="apple-converted-space"/>
          <w:rFonts w:ascii="Arial" w:eastAsiaTheme="majorEastAsia" w:hAnsi="Arial" w:cs="Arial"/>
          <w:color w:val="242729"/>
          <w:sz w:val="23"/>
          <w:szCs w:val="23"/>
          <w:shd w:val="clear" w:color="auto" w:fill="FFFFFF"/>
        </w:rPr>
        <w:t> </w:t>
      </w:r>
      <w:r>
        <w:rPr>
          <w:rFonts w:ascii="Arial" w:hAnsi="Arial" w:cs="Arial"/>
          <w:color w:val="242729"/>
          <w:sz w:val="23"/>
          <w:szCs w:val="23"/>
          <w:shd w:val="clear" w:color="auto" w:fill="FFFFFF"/>
        </w:rPr>
        <w:t>102-key keyboard layout</w:t>
      </w:r>
    </w:p>
    <w:p w14:paraId="7D8EEF10" w14:textId="77777777" w:rsidR="009B705A" w:rsidRDefault="009B705A" w:rsidP="009555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8"/>
        <w:gridCol w:w="682"/>
        <w:gridCol w:w="921"/>
        <w:gridCol w:w="831"/>
        <w:gridCol w:w="929"/>
        <w:gridCol w:w="1094"/>
        <w:gridCol w:w="1003"/>
        <w:gridCol w:w="1341"/>
        <w:gridCol w:w="1251"/>
      </w:tblGrid>
      <w:tr w:rsidR="00F60B46" w14:paraId="76417591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029E321" w14:textId="25AE3FD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0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61FB223B" w14:textId="50F390BA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1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A5D28F1" w14:textId="567960D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2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62F8A946" w14:textId="4C95FED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3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7882C8DB" w14:textId="04E61B3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4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4C605F03" w14:textId="672F3E5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5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2829CDD5" w14:textId="64484B0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6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66CA32C0" w14:textId="107C51A1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7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7609EFCD" w14:textId="0004D745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8</w:t>
            </w:r>
          </w:p>
        </w:tc>
      </w:tr>
      <w:tr w:rsidR="009B1C4A" w14:paraId="78236C43" w14:textId="77777777" w:rsidTr="00E755D7">
        <w:tc>
          <w:tcPr>
            <w:tcW w:w="958" w:type="dxa"/>
          </w:tcPr>
          <w:p w14:paraId="096FEDC0" w14:textId="132A3615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-</w:t>
            </w:r>
          </w:p>
        </w:tc>
        <w:tc>
          <w:tcPr>
            <w:tcW w:w="681" w:type="dxa"/>
          </w:tcPr>
          <w:p w14:paraId="2600827E" w14:textId="30345A41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32,)</w:t>
            </w:r>
          </w:p>
        </w:tc>
        <w:tc>
          <w:tcPr>
            <w:tcW w:w="921" w:type="dxa"/>
          </w:tcPr>
          <w:p w14:paraId="7C9AE7E6" w14:textId="6BA83FF6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9,)</w:t>
            </w:r>
          </w:p>
        </w:tc>
        <w:tc>
          <w:tcPr>
            <w:tcW w:w="831" w:type="dxa"/>
          </w:tcPr>
          <w:p w14:paraId="5DBF515F" w14:textId="76BD7E1C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)</w:t>
            </w:r>
          </w:p>
        </w:tc>
        <w:tc>
          <w:tcPr>
            <w:tcW w:w="929" w:type="dxa"/>
          </w:tcPr>
          <w:p w14:paraId="0FA19C3B" w14:textId="59AEE74E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97,)</w:t>
            </w:r>
          </w:p>
        </w:tc>
        <w:tc>
          <w:tcPr>
            <w:tcW w:w="1094" w:type="dxa"/>
          </w:tcPr>
          <w:p w14:paraId="45F33A6E" w14:textId="1BE87F48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5,)</w:t>
            </w:r>
          </w:p>
        </w:tc>
        <w:tc>
          <w:tcPr>
            <w:tcW w:w="1004" w:type="dxa"/>
          </w:tcPr>
          <w:p w14:paraId="1F15743E" w14:textId="7C70C2D4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9)</w:t>
            </w:r>
          </w:p>
        </w:tc>
        <w:tc>
          <w:tcPr>
            <w:tcW w:w="1341" w:type="dxa"/>
          </w:tcPr>
          <w:p w14:paraId="15191FAE" w14:textId="790B0EAB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</w:t>
            </w:r>
            <w:r w:rsidR="00191127" w:rsidRPr="00F60B46">
              <w:rPr>
                <w:sz w:val="20"/>
                <w:szCs w:val="20"/>
              </w:rPr>
              <w:t>97,119</w:t>
            </w:r>
            <w:r w:rsidRPr="00F60B46">
              <w:rPr>
                <w:sz w:val="20"/>
                <w:szCs w:val="20"/>
              </w:rPr>
              <w:t>)</w:t>
            </w:r>
          </w:p>
        </w:tc>
        <w:tc>
          <w:tcPr>
            <w:tcW w:w="1251" w:type="dxa"/>
          </w:tcPr>
          <w:p w14:paraId="7FE10FAD" w14:textId="20FB07FC" w:rsidR="00A63D4E" w:rsidRPr="00F60B46" w:rsidRDefault="00191127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5)</w:t>
            </w:r>
          </w:p>
        </w:tc>
      </w:tr>
      <w:tr w:rsidR="009B1C4A" w14:paraId="1A25B1EF" w14:textId="77777777" w:rsidTr="00F60B46">
        <w:tc>
          <w:tcPr>
            <w:tcW w:w="958" w:type="dxa"/>
            <w:shd w:val="clear" w:color="auto" w:fill="C5E0B3" w:themeFill="accent6" w:themeFillTint="66"/>
          </w:tcPr>
          <w:p w14:paraId="2AFFB308" w14:textId="079F4CAD" w:rsidR="00191127" w:rsidRPr="00F60B46" w:rsidRDefault="003E2023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-</w:t>
            </w:r>
          </w:p>
        </w:tc>
        <w:tc>
          <w:tcPr>
            <w:tcW w:w="681" w:type="dxa"/>
            <w:shd w:val="clear" w:color="auto" w:fill="C5E0B3" w:themeFill="accent6" w:themeFillTint="66"/>
          </w:tcPr>
          <w:p w14:paraId="2E83F1E1" w14:textId="272A2818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</w:t>
            </w:r>
          </w:p>
        </w:tc>
        <w:tc>
          <w:tcPr>
            <w:tcW w:w="921" w:type="dxa"/>
            <w:shd w:val="clear" w:color="auto" w:fill="C5E0B3" w:themeFill="accent6" w:themeFillTint="66"/>
          </w:tcPr>
          <w:p w14:paraId="16E31284" w14:textId="5C809E4A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</w:t>
            </w:r>
          </w:p>
        </w:tc>
        <w:tc>
          <w:tcPr>
            <w:tcW w:w="831" w:type="dxa"/>
            <w:shd w:val="clear" w:color="auto" w:fill="C5E0B3" w:themeFill="accent6" w:themeFillTint="66"/>
          </w:tcPr>
          <w:p w14:paraId="204A1A43" w14:textId="4D456A4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</w:p>
        </w:tc>
        <w:tc>
          <w:tcPr>
            <w:tcW w:w="929" w:type="dxa"/>
            <w:shd w:val="clear" w:color="auto" w:fill="C5E0B3" w:themeFill="accent6" w:themeFillTint="66"/>
          </w:tcPr>
          <w:p w14:paraId="55DE3AAE" w14:textId="7B0B071F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</w:p>
        </w:tc>
        <w:tc>
          <w:tcPr>
            <w:tcW w:w="1094" w:type="dxa"/>
            <w:shd w:val="clear" w:color="auto" w:fill="C5E0B3" w:themeFill="accent6" w:themeFillTint="66"/>
          </w:tcPr>
          <w:p w14:paraId="497E03D8" w14:textId="711D2E9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02665F1F" w14:textId="69CD048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W</w:t>
            </w:r>
            <w:proofErr w:type="gramEnd"/>
          </w:p>
        </w:tc>
        <w:tc>
          <w:tcPr>
            <w:tcW w:w="1341" w:type="dxa"/>
            <w:shd w:val="clear" w:color="auto" w:fill="C5E0B3" w:themeFill="accent6" w:themeFillTint="66"/>
          </w:tcPr>
          <w:p w14:paraId="2C5BE016" w14:textId="03470D3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A,W</w:t>
            </w:r>
            <w:proofErr w:type="gramEnd"/>
          </w:p>
        </w:tc>
        <w:tc>
          <w:tcPr>
            <w:tcW w:w="1251" w:type="dxa"/>
            <w:shd w:val="clear" w:color="auto" w:fill="C5E0B3" w:themeFill="accent6" w:themeFillTint="66"/>
          </w:tcPr>
          <w:p w14:paraId="5BB06BD5" w14:textId="26D53E6B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S</w:t>
            </w:r>
            <w:proofErr w:type="gramEnd"/>
          </w:p>
        </w:tc>
      </w:tr>
      <w:tr w:rsidR="009B1C4A" w14:paraId="1E5070FC" w14:textId="77777777" w:rsidTr="00E755D7">
        <w:tc>
          <w:tcPr>
            <w:tcW w:w="958" w:type="dxa"/>
          </w:tcPr>
          <w:p w14:paraId="484843AC" w14:textId="0A891EF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NOOP</w:t>
            </w:r>
          </w:p>
        </w:tc>
        <w:tc>
          <w:tcPr>
            <w:tcW w:w="681" w:type="dxa"/>
          </w:tcPr>
          <w:p w14:paraId="1758EB0A" w14:textId="3866EC1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FIRE</w:t>
            </w:r>
          </w:p>
        </w:tc>
        <w:tc>
          <w:tcPr>
            <w:tcW w:w="921" w:type="dxa"/>
          </w:tcPr>
          <w:p w14:paraId="493D9209" w14:textId="57D6A6B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</w:t>
            </w:r>
          </w:p>
        </w:tc>
        <w:tc>
          <w:tcPr>
            <w:tcW w:w="831" w:type="dxa"/>
          </w:tcPr>
          <w:p w14:paraId="5A182DF9" w14:textId="26620908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RIGHT</w:t>
            </w:r>
          </w:p>
        </w:tc>
        <w:tc>
          <w:tcPr>
            <w:tcW w:w="929" w:type="dxa"/>
          </w:tcPr>
          <w:p w14:paraId="6CA886F7" w14:textId="611E45D6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LEFT</w:t>
            </w:r>
          </w:p>
        </w:tc>
        <w:tc>
          <w:tcPr>
            <w:tcW w:w="1094" w:type="dxa"/>
          </w:tcPr>
          <w:p w14:paraId="184EA5F2" w14:textId="5DDE2CD1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</w:t>
            </w:r>
          </w:p>
        </w:tc>
        <w:tc>
          <w:tcPr>
            <w:tcW w:w="1004" w:type="dxa"/>
          </w:tcPr>
          <w:p w14:paraId="1C410444" w14:textId="5B05E27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RIGHT</w:t>
            </w:r>
          </w:p>
        </w:tc>
        <w:tc>
          <w:tcPr>
            <w:tcW w:w="1341" w:type="dxa"/>
          </w:tcPr>
          <w:p w14:paraId="054D65E5" w14:textId="221DAD54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LEFT</w:t>
            </w:r>
          </w:p>
        </w:tc>
        <w:tc>
          <w:tcPr>
            <w:tcW w:w="1251" w:type="dxa"/>
          </w:tcPr>
          <w:p w14:paraId="054AB6B8" w14:textId="3B64F47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RIGHT</w:t>
            </w:r>
          </w:p>
        </w:tc>
      </w:tr>
      <w:tr w:rsidR="00F60B46" w14:paraId="310FBFC0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F0B399C" w14:textId="78E281E8" w:rsidR="009B705A" w:rsidRDefault="009B705A" w:rsidP="00955589">
            <w:r>
              <w:t>9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3CADC2C7" w14:textId="716CE8D5" w:rsidR="009B705A" w:rsidRDefault="009B705A" w:rsidP="00955589">
            <w:r>
              <w:t>10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1163377" w14:textId="321558FB" w:rsidR="009B705A" w:rsidRDefault="009B705A" w:rsidP="00955589">
            <w:r>
              <w:t>11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7BC16100" w14:textId="3301364E" w:rsidR="009B705A" w:rsidRDefault="009B705A" w:rsidP="00955589">
            <w:r>
              <w:t>12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44B3381B" w14:textId="52C99254" w:rsidR="009B705A" w:rsidRDefault="009B705A" w:rsidP="00955589">
            <w:r>
              <w:t>13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2A7C4E6F" w14:textId="7A86F566" w:rsidR="009B705A" w:rsidRDefault="009B705A" w:rsidP="00955589">
            <w:r>
              <w:t>14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7DD9BE01" w14:textId="46B4B29F" w:rsidR="009B705A" w:rsidRDefault="009B705A" w:rsidP="00955589">
            <w:r>
              <w:t>15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255B29B8" w14:textId="25627E9B" w:rsidR="009B705A" w:rsidRDefault="009B705A" w:rsidP="00955589">
            <w:r>
              <w:t>16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355C4D57" w14:textId="63FCA6EF" w:rsidR="009B705A" w:rsidRDefault="009B705A" w:rsidP="00955589">
            <w:r>
              <w:t>17</w:t>
            </w:r>
          </w:p>
        </w:tc>
      </w:tr>
      <w:tr w:rsidR="009B1C4A" w14:paraId="013B51BB" w14:textId="77777777" w:rsidTr="00E755D7">
        <w:tc>
          <w:tcPr>
            <w:tcW w:w="958" w:type="dxa"/>
          </w:tcPr>
          <w:p w14:paraId="79B2A155" w14:textId="44D4CE8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97,115)</w:t>
            </w:r>
          </w:p>
        </w:tc>
        <w:tc>
          <w:tcPr>
            <w:tcW w:w="681" w:type="dxa"/>
          </w:tcPr>
          <w:p w14:paraId="54E440D3" w14:textId="61339FFD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19)</w:t>
            </w:r>
          </w:p>
        </w:tc>
        <w:tc>
          <w:tcPr>
            <w:tcW w:w="921" w:type="dxa"/>
          </w:tcPr>
          <w:p w14:paraId="5397BDBC" w14:textId="531BC35B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)</w:t>
            </w:r>
          </w:p>
        </w:tc>
        <w:tc>
          <w:tcPr>
            <w:tcW w:w="831" w:type="dxa"/>
          </w:tcPr>
          <w:p w14:paraId="7F56C264" w14:textId="7AFC2CA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)</w:t>
            </w:r>
          </w:p>
        </w:tc>
        <w:tc>
          <w:tcPr>
            <w:tcW w:w="929" w:type="dxa"/>
          </w:tcPr>
          <w:p w14:paraId="3E6C6226" w14:textId="45245A70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15)</w:t>
            </w:r>
          </w:p>
        </w:tc>
        <w:tc>
          <w:tcPr>
            <w:tcW w:w="1094" w:type="dxa"/>
          </w:tcPr>
          <w:p w14:paraId="5EFE3454" w14:textId="1A9C041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9)</w:t>
            </w:r>
          </w:p>
        </w:tc>
        <w:tc>
          <w:tcPr>
            <w:tcW w:w="1004" w:type="dxa"/>
          </w:tcPr>
          <w:p w14:paraId="592A6344" w14:textId="704C0D42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9)</w:t>
            </w:r>
          </w:p>
        </w:tc>
        <w:tc>
          <w:tcPr>
            <w:tcW w:w="1341" w:type="dxa"/>
          </w:tcPr>
          <w:p w14:paraId="4A2EFEFF" w14:textId="122C6F2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5)</w:t>
            </w:r>
          </w:p>
        </w:tc>
        <w:tc>
          <w:tcPr>
            <w:tcW w:w="1251" w:type="dxa"/>
          </w:tcPr>
          <w:p w14:paraId="07F94792" w14:textId="343AED9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5)</w:t>
            </w:r>
          </w:p>
        </w:tc>
      </w:tr>
      <w:tr w:rsidR="009B1C4A" w14:paraId="7B8AA78D" w14:textId="77777777" w:rsidTr="00F60B46">
        <w:tc>
          <w:tcPr>
            <w:tcW w:w="958" w:type="dxa"/>
            <w:shd w:val="clear" w:color="auto" w:fill="C5E0B3" w:themeFill="accent6" w:themeFillTint="66"/>
          </w:tcPr>
          <w:p w14:paraId="00DC078E" w14:textId="1D4D22F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A,S</w:t>
            </w:r>
            <w:proofErr w:type="gramEnd"/>
          </w:p>
        </w:tc>
        <w:tc>
          <w:tcPr>
            <w:tcW w:w="681" w:type="dxa"/>
            <w:shd w:val="clear" w:color="auto" w:fill="C5E0B3" w:themeFill="accent6" w:themeFillTint="66"/>
          </w:tcPr>
          <w:p w14:paraId="141A8FA8" w14:textId="341EA175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W</w:t>
            </w:r>
            <w:proofErr w:type="gramEnd"/>
          </w:p>
        </w:tc>
        <w:tc>
          <w:tcPr>
            <w:tcW w:w="921" w:type="dxa"/>
            <w:shd w:val="clear" w:color="auto" w:fill="C5E0B3" w:themeFill="accent6" w:themeFillTint="66"/>
          </w:tcPr>
          <w:p w14:paraId="5A05D4EE" w14:textId="119D0019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P,D</w:t>
            </w:r>
            <w:proofErr w:type="gramEnd"/>
          </w:p>
        </w:tc>
        <w:tc>
          <w:tcPr>
            <w:tcW w:w="831" w:type="dxa"/>
            <w:shd w:val="clear" w:color="auto" w:fill="C5E0B3" w:themeFill="accent6" w:themeFillTint="66"/>
          </w:tcPr>
          <w:p w14:paraId="2CC69CF2" w14:textId="1EE83E0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</w:p>
        </w:tc>
        <w:tc>
          <w:tcPr>
            <w:tcW w:w="929" w:type="dxa"/>
            <w:shd w:val="clear" w:color="auto" w:fill="C5E0B3" w:themeFill="accent6" w:themeFillTint="66"/>
          </w:tcPr>
          <w:p w14:paraId="5A7FB00D" w14:textId="3C47F0F0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S</w:t>
            </w:r>
            <w:proofErr w:type="gramEnd"/>
          </w:p>
        </w:tc>
        <w:tc>
          <w:tcPr>
            <w:tcW w:w="1094" w:type="dxa"/>
            <w:shd w:val="clear" w:color="auto" w:fill="C5E0B3" w:themeFill="accent6" w:themeFillTint="66"/>
          </w:tcPr>
          <w:p w14:paraId="6F91CF24" w14:textId="12E57B3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47C491E9" w14:textId="5636D0C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341" w:type="dxa"/>
            <w:shd w:val="clear" w:color="auto" w:fill="C5E0B3" w:themeFill="accent6" w:themeFillTint="66"/>
          </w:tcPr>
          <w:p w14:paraId="5B1E7EF8" w14:textId="12E1AC6B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  <w:tc>
          <w:tcPr>
            <w:tcW w:w="1251" w:type="dxa"/>
            <w:shd w:val="clear" w:color="auto" w:fill="C5E0B3" w:themeFill="accent6" w:themeFillTint="66"/>
          </w:tcPr>
          <w:p w14:paraId="3BF9DC71" w14:textId="006FF218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</w:tr>
      <w:tr w:rsidR="00F60B46" w14:paraId="6475A354" w14:textId="77777777" w:rsidTr="00E755D7">
        <w:tc>
          <w:tcPr>
            <w:tcW w:w="958" w:type="dxa"/>
          </w:tcPr>
          <w:p w14:paraId="4BC29777" w14:textId="0DC0296D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</w:t>
            </w:r>
          </w:p>
        </w:tc>
        <w:tc>
          <w:tcPr>
            <w:tcW w:w="681" w:type="dxa"/>
          </w:tcPr>
          <w:p w14:paraId="033988CD" w14:textId="183808E9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FIRE</w:t>
            </w:r>
          </w:p>
        </w:tc>
        <w:tc>
          <w:tcPr>
            <w:tcW w:w="921" w:type="dxa"/>
          </w:tcPr>
          <w:p w14:paraId="5141C869" w14:textId="78A081B6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RIGHTFIRE</w:t>
            </w:r>
          </w:p>
        </w:tc>
        <w:tc>
          <w:tcPr>
            <w:tcW w:w="831" w:type="dxa"/>
          </w:tcPr>
          <w:p w14:paraId="63B236DE" w14:textId="57D286B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LEFTFIRE</w:t>
            </w:r>
          </w:p>
        </w:tc>
        <w:tc>
          <w:tcPr>
            <w:tcW w:w="929" w:type="dxa"/>
          </w:tcPr>
          <w:p w14:paraId="46EFC182" w14:textId="52AD8C64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FIRE</w:t>
            </w:r>
          </w:p>
        </w:tc>
        <w:tc>
          <w:tcPr>
            <w:tcW w:w="1094" w:type="dxa"/>
          </w:tcPr>
          <w:p w14:paraId="76DF706A" w14:textId="23FD1544" w:rsidR="00F60B46" w:rsidRPr="004E5CCA" w:rsidRDefault="009B1C4A" w:rsidP="009B1C4A">
            <w:pPr>
              <w:tabs>
                <w:tab w:val="left" w:pos="559"/>
              </w:tabs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UPRIGHTFIRE</w:t>
            </w:r>
          </w:p>
        </w:tc>
        <w:tc>
          <w:tcPr>
            <w:tcW w:w="1004" w:type="dxa"/>
          </w:tcPr>
          <w:p w14:paraId="74E88AB1" w14:textId="726A6FE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LEFTFIRE</w:t>
            </w:r>
          </w:p>
        </w:tc>
        <w:tc>
          <w:tcPr>
            <w:tcW w:w="1341" w:type="dxa"/>
          </w:tcPr>
          <w:p w14:paraId="181D8FA1" w14:textId="0FB49F7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RIGHTFIRE</w:t>
            </w:r>
          </w:p>
        </w:tc>
        <w:tc>
          <w:tcPr>
            <w:tcW w:w="1251" w:type="dxa"/>
          </w:tcPr>
          <w:p w14:paraId="411BD98C" w14:textId="7CBD49D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FIRE</w:t>
            </w:r>
          </w:p>
        </w:tc>
      </w:tr>
    </w:tbl>
    <w:p w14:paraId="17E19F7D" w14:textId="7F12D22D" w:rsidR="00314DA0" w:rsidRDefault="00E755D7" w:rsidP="00314DA0">
      <w:pPr>
        <w:pStyle w:val="Heading1"/>
      </w:pPr>
      <w:r>
        <w:t xml:space="preserve"> </w:t>
      </w:r>
    </w:p>
    <w:p w14:paraId="54FB9927" w14:textId="5AE30572" w:rsidR="00314DA0" w:rsidRDefault="00314DA0" w:rsidP="00314DA0">
      <w:proofErr w:type="spellStart"/>
      <w:r w:rsidRPr="00314DA0">
        <w:t>pygame</w:t>
      </w:r>
      <w:proofErr w:type="spellEnd"/>
      <w:r w:rsidRPr="00314DA0">
        <w:t xml:space="preserve"> 1.9.4</w:t>
      </w:r>
    </w:p>
    <w:p w14:paraId="5254C50C" w14:textId="59B54261" w:rsidR="00314DA0" w:rsidRDefault="00314DA0" w:rsidP="00314DA0">
      <w:r w:rsidRPr="00314DA0">
        <w:t>﻿Python 3.7.0</w:t>
      </w:r>
    </w:p>
    <w:p w14:paraId="19C06745" w14:textId="396C2096" w:rsidR="00314DA0" w:rsidRPr="00314DA0" w:rsidRDefault="00B729A6" w:rsidP="00314DA0">
      <w:r w:rsidRPr="00B729A6">
        <w:t>﻿</w:t>
      </w:r>
    </w:p>
    <w:p w14:paraId="186FBD1A" w14:textId="54933877" w:rsidR="00F03E5D" w:rsidRDefault="00BB31C5" w:rsidP="00F03E5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Objectives</w:t>
      </w:r>
    </w:p>
    <w:p w14:paraId="3F6752A7" w14:textId="050E2E0E" w:rsidR="00DA3976" w:rsidRDefault="00DA3976" w:rsidP="00DA3976">
      <w:pPr>
        <w:pStyle w:val="Heading1"/>
        <w:rPr>
          <w:lang w:val="en-AU"/>
        </w:rPr>
      </w:pPr>
      <w:r>
        <w:rPr>
          <w:lang w:val="en-AU"/>
        </w:rPr>
        <w:t>Clustering Vs. Self-supervised learning Vs. unsupervised learning</w:t>
      </w:r>
    </w:p>
    <w:p w14:paraId="20C84DB1" w14:textId="0D37FD08" w:rsidR="001D0263" w:rsidRPr="00B72A02" w:rsidRDefault="001D0263" w:rsidP="00B72A02">
      <w:pPr>
        <w:rPr>
          <w:sz w:val="20"/>
          <w:szCs w:val="20"/>
          <w:lang w:eastAsia="en-US"/>
        </w:rPr>
      </w:pPr>
      <w:r w:rsidRPr="00B72A02">
        <w:rPr>
          <w:rFonts w:ascii="CIDFont+F4" w:hAnsi="CIDFont+F4"/>
          <w:color w:val="333399"/>
          <w:sz w:val="20"/>
          <w:szCs w:val="20"/>
          <w:lang w:eastAsia="en-US"/>
        </w:rPr>
        <w:t xml:space="preserve">Self-Supervision: </w:t>
      </w:r>
      <w:r w:rsidRPr="00B72A02">
        <w:rPr>
          <w:sz w:val="20"/>
          <w:szCs w:val="20"/>
          <w:lang w:eastAsia="en-US"/>
        </w:rPr>
        <w:t xml:space="preserve">A form of unsupervised learning where the data provides the </w:t>
      </w:r>
      <w:r w:rsidRPr="00B72A02">
        <w:rPr>
          <w:rFonts w:ascii="CIDFont+F4" w:hAnsi="CIDFont+F4"/>
          <w:color w:val="006DBF"/>
          <w:sz w:val="20"/>
          <w:szCs w:val="20"/>
          <w:lang w:eastAsia="en-US"/>
        </w:rPr>
        <w:t xml:space="preserve">supervision </w:t>
      </w:r>
      <w:r w:rsidR="00E475FE">
        <w:rPr>
          <w:rFonts w:ascii="CIDFont+F4" w:hAnsi="CIDFont+F4"/>
          <w:color w:val="006DBF"/>
          <w:sz w:val="20"/>
          <w:szCs w:val="20"/>
          <w:lang w:eastAsia="en-US"/>
        </w:rPr>
        <w:t>(</w:t>
      </w:r>
      <w:r w:rsidR="00E475FE" w:rsidRPr="00E475FE">
        <w:rPr>
          <w:rFonts w:ascii="CIDFont+F4" w:hAnsi="CIDFont+F4"/>
          <w:color w:val="006DBF"/>
          <w:sz w:val="20"/>
          <w:szCs w:val="20"/>
          <w:lang w:eastAsia="en-US"/>
        </w:rPr>
        <w:t>https://project.inria.fr/paiss/files/2018/07/zisserman-self-supervised.pdf</w:t>
      </w:r>
      <w:bookmarkStart w:id="0" w:name="_GoBack"/>
      <w:bookmarkEnd w:id="0"/>
      <w:r w:rsidR="00E475FE">
        <w:rPr>
          <w:rFonts w:ascii="CIDFont+F4" w:hAnsi="CIDFont+F4"/>
          <w:color w:val="006DBF"/>
          <w:sz w:val="20"/>
          <w:szCs w:val="20"/>
          <w:lang w:eastAsia="en-US"/>
        </w:rPr>
        <w:t>)</w:t>
      </w:r>
    </w:p>
    <w:p w14:paraId="503822EB" w14:textId="77777777" w:rsidR="001D0263" w:rsidRPr="001D0263" w:rsidRDefault="001D0263" w:rsidP="001D0263"/>
    <w:p w14:paraId="757ADA1B" w14:textId="77777777" w:rsidR="00DA3976" w:rsidRDefault="00DA3976" w:rsidP="00DA3976"/>
    <w:p w14:paraId="6E6DE240" w14:textId="13091075" w:rsidR="00DA3976" w:rsidRDefault="00DA3976" w:rsidP="00DA3976">
      <w:pPr>
        <w:pStyle w:val="Heading1"/>
        <w:rPr>
          <w:lang w:val="en-AU"/>
        </w:rPr>
      </w:pPr>
      <w:proofErr w:type="spellStart"/>
      <w:r>
        <w:rPr>
          <w:lang w:val="en-AU"/>
        </w:rPr>
        <w:t>AlexNet</w:t>
      </w:r>
      <w:proofErr w:type="spellEnd"/>
      <w:r>
        <w:rPr>
          <w:lang w:val="en-AU"/>
        </w:rPr>
        <w:t xml:space="preserve"> Architecture</w:t>
      </w:r>
      <w:r w:rsidR="003E1D86">
        <w:rPr>
          <w:lang w:val="en-AU"/>
        </w:rPr>
        <w:t xml:space="preserve"> vs. ImageNet</w:t>
      </w:r>
      <w:r w:rsidR="009258B7">
        <w:rPr>
          <w:lang w:val="en-AU"/>
        </w:rPr>
        <w:t xml:space="preserve"> Vs. </w:t>
      </w:r>
      <w:proofErr w:type="spellStart"/>
      <w:r w:rsidR="009258B7">
        <w:rPr>
          <w:lang w:val="en-AU"/>
        </w:rPr>
        <w:t>ResNet</w:t>
      </w:r>
      <w:proofErr w:type="spellEnd"/>
    </w:p>
    <w:p w14:paraId="1679D70B" w14:textId="77777777" w:rsidR="00331CF5" w:rsidRDefault="00331CF5" w:rsidP="00331CF5"/>
    <w:p w14:paraId="53B438FD" w14:textId="77777777" w:rsidR="00331CF5" w:rsidRDefault="00331CF5" w:rsidP="00331CF5">
      <w:pPr>
        <w:pStyle w:val="Heading1"/>
      </w:pPr>
      <w:r>
        <w:t xml:space="preserve">PASCAL: self-supervised pre-training, then train Faster-RCNN </w:t>
      </w:r>
    </w:p>
    <w:p w14:paraId="5B3B7765" w14:textId="77777777" w:rsidR="00331CF5" w:rsidRPr="00331CF5" w:rsidRDefault="00331CF5" w:rsidP="00331CF5"/>
    <w:p w14:paraId="3A4B9573" w14:textId="77777777" w:rsidR="00DA3976" w:rsidRDefault="00DA3976" w:rsidP="00DA3976"/>
    <w:p w14:paraId="27DCD057" w14:textId="3B9BECCB" w:rsidR="00DA3976" w:rsidRDefault="003A692C" w:rsidP="00DA3976">
      <w:pPr>
        <w:pStyle w:val="Heading1"/>
        <w:rPr>
          <w:lang w:val="en-AU"/>
        </w:rPr>
      </w:pPr>
      <w:r>
        <w:rPr>
          <w:lang w:val="en-AU"/>
        </w:rPr>
        <w:t>T</w:t>
      </w:r>
      <w:r w:rsidR="000A3A4D">
        <w:rPr>
          <w:lang w:val="en-AU"/>
        </w:rPr>
        <w:t>r</w:t>
      </w:r>
      <w:r>
        <w:rPr>
          <w:lang w:val="en-AU"/>
        </w:rPr>
        <w:t xml:space="preserve">acking </w:t>
      </w:r>
      <w:r w:rsidR="000A3A4D">
        <w:rPr>
          <w:lang w:val="en-AU"/>
        </w:rPr>
        <w:t>learning Vs. motion learning</w:t>
      </w:r>
    </w:p>
    <w:p w14:paraId="34C94F9E" w14:textId="77777777" w:rsidR="00024DED" w:rsidRDefault="00024DED" w:rsidP="00024DED"/>
    <w:p w14:paraId="2A002DF3" w14:textId="15F2515F" w:rsidR="00024DED" w:rsidRDefault="00024DED" w:rsidP="00024DED">
      <w:pPr>
        <w:pStyle w:val="Heading1"/>
      </w:pPr>
      <w:r>
        <w:t>TDC</w:t>
      </w:r>
      <w:r w:rsidR="00071B49">
        <w:t xml:space="preserve"> (temporal distance Classification)</w:t>
      </w:r>
      <w:r>
        <w:t xml:space="preserve"> vs. </w:t>
      </w:r>
      <w:proofErr w:type="gramStart"/>
      <w:r w:rsidR="00071B49">
        <w:t>TCN(</w:t>
      </w:r>
      <w:proofErr w:type="gramEnd"/>
      <w:r w:rsidR="00071B49">
        <w:t>time contrastive network)</w:t>
      </w:r>
    </w:p>
    <w:p w14:paraId="74A019AC" w14:textId="22B318BE" w:rsidR="00C5417F" w:rsidRDefault="00C5417F" w:rsidP="00C5417F">
      <w:pPr>
        <w:ind w:left="360"/>
        <w:rPr>
          <w:lang w:val="en-GB"/>
        </w:rPr>
      </w:pPr>
      <w:r>
        <w:rPr>
          <w:lang w:val="en-GB"/>
        </w:rPr>
        <w:t>TDC &gt; TCN</w:t>
      </w:r>
    </w:p>
    <w:p w14:paraId="3D05CDC0" w14:textId="4EB990E2" w:rsidR="00C5417F" w:rsidRPr="00C5417F" w:rsidRDefault="00C5417F" w:rsidP="00C5417F">
      <w:pPr>
        <w:ind w:left="360"/>
        <w:rPr>
          <w:lang w:val="en-GB"/>
        </w:rPr>
      </w:pPr>
      <w:r>
        <w:rPr>
          <w:lang w:val="en-GB"/>
        </w:rPr>
        <w:t xml:space="preserve">TDC </w:t>
      </w:r>
      <w:r w:rsidRPr="00C5417F">
        <w:rPr>
          <w:lang w:val="en-GB"/>
        </w:rPr>
        <w:sym w:font="Wingdings" w:char="F0E0"/>
      </w:r>
      <w:r>
        <w:rPr>
          <w:lang w:val="en-GB"/>
        </w:rPr>
        <w:t xml:space="preserve"> unsupervised learning </w:t>
      </w:r>
    </w:p>
    <w:p w14:paraId="67D7F778" w14:textId="77777777" w:rsidR="000A3A4D" w:rsidRDefault="000A3A4D" w:rsidP="000A3A4D"/>
    <w:p w14:paraId="633D9A9F" w14:textId="77777777" w:rsidR="000A3A4D" w:rsidRPr="000A3A4D" w:rsidRDefault="000A3A4D" w:rsidP="000A3A4D"/>
    <w:p w14:paraId="0C098676" w14:textId="77777777" w:rsidR="00DA3976" w:rsidRPr="00DA3976" w:rsidRDefault="00DA3976" w:rsidP="00DA3976"/>
    <w:p w14:paraId="5E0DDAE4" w14:textId="77777777" w:rsidR="00BB31C5" w:rsidRDefault="00BB31C5" w:rsidP="00F03E5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</w:p>
    <w:p w14:paraId="56500809" w14:textId="57512F0A" w:rsidR="001723EE" w:rsidRDefault="001723EE"/>
    <w:p w14:paraId="60867071" w14:textId="1B518377" w:rsidR="001723EE" w:rsidRPr="001723EE" w:rsidRDefault="001723EE" w:rsidP="001723EE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References</w:t>
      </w:r>
    </w:p>
    <w:p w14:paraId="487C943A" w14:textId="7492E6CE" w:rsidR="001723EE" w:rsidRPr="001723EE" w:rsidRDefault="001723EE" w:rsidP="001723EE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723EE">
        <w:rPr>
          <w:rFonts w:ascii="Calibri" w:hAnsi="Calibri" w:cs="Calibri"/>
          <w:noProof/>
          <w:lang w:val="en-US"/>
        </w:rPr>
        <w:t xml:space="preserve">Bellemare, M. G. </w:t>
      </w:r>
      <w:r w:rsidRPr="001723EE">
        <w:rPr>
          <w:rFonts w:ascii="Calibri" w:hAnsi="Calibri" w:cs="Calibri"/>
          <w:i/>
          <w:iCs/>
          <w:noProof/>
          <w:lang w:val="en-US"/>
        </w:rPr>
        <w:t>et al.</w:t>
      </w:r>
      <w:r w:rsidRPr="001723EE">
        <w:rPr>
          <w:rFonts w:ascii="Calibri" w:hAnsi="Calibri" w:cs="Calibri"/>
          <w:noProof/>
          <w:lang w:val="en-US"/>
        </w:rPr>
        <w:t xml:space="preserve"> (2012) ‘The Arcade Learning Environment: An Evaluation Platform for General Agents’, </w:t>
      </w:r>
      <w:r w:rsidRPr="001723EE">
        <w:rPr>
          <w:rFonts w:ascii="Calibri" w:hAnsi="Calibri" w:cs="Calibri"/>
          <w:i/>
          <w:iCs/>
          <w:noProof/>
          <w:lang w:val="en-US"/>
        </w:rPr>
        <w:t>arXiv e-prints</w:t>
      </w:r>
      <w:r w:rsidRPr="001723EE">
        <w:rPr>
          <w:rFonts w:ascii="Calibri" w:hAnsi="Calibri" w:cs="Calibri"/>
          <w:noProof/>
          <w:lang w:val="en-US"/>
        </w:rPr>
        <w:t>, p. arXiv:1207.4708.</w:t>
      </w:r>
    </w:p>
    <w:p w14:paraId="48658BA0" w14:textId="66D4CC49" w:rsidR="001723EE" w:rsidRDefault="001723EE">
      <w:r>
        <w:fldChar w:fldCharType="end"/>
      </w:r>
    </w:p>
    <w:p w14:paraId="5EEA6515" w14:textId="77777777" w:rsidR="00E872A0" w:rsidRDefault="00E872A0"/>
    <w:p w14:paraId="42E16817" w14:textId="77777777" w:rsidR="003E1D86" w:rsidRDefault="003E1D86"/>
    <w:p w14:paraId="5C63250D" w14:textId="77777777" w:rsidR="003E1D86" w:rsidRDefault="003E1D86"/>
    <w:p w14:paraId="629156BC" w14:textId="77777777" w:rsidR="003E1D86" w:rsidRDefault="003E1D86"/>
    <w:p w14:paraId="7CB96387" w14:textId="77777777" w:rsidR="003E1D86" w:rsidRDefault="003E1D86"/>
    <w:p w14:paraId="6F2C2E32" w14:textId="77777777" w:rsidR="003E1D86" w:rsidRDefault="003E1D86"/>
    <w:p w14:paraId="0CF5339F" w14:textId="77777777" w:rsidR="003E1D86" w:rsidRDefault="003E1D86"/>
    <w:p w14:paraId="3B2E787A" w14:textId="77777777" w:rsidR="003E1D86" w:rsidRPr="003E1D86" w:rsidRDefault="003E1D86" w:rsidP="003E1D86">
      <w:pPr>
        <w:rPr>
          <w:lang w:eastAsia="en-US"/>
        </w:rPr>
      </w:pPr>
      <w:r w:rsidRPr="003E1D86">
        <w:rPr>
          <w:lang w:eastAsia="en-US"/>
        </w:rPr>
        <w:t>anomalies</w:t>
      </w:r>
    </w:p>
    <w:p w14:paraId="63E4E107" w14:textId="00D0C27B" w:rsidR="003E1D86" w:rsidRPr="003E1D86" w:rsidRDefault="003E1D86" w:rsidP="003E1D86">
      <w:pPr>
        <w:rPr>
          <w:lang w:eastAsia="en-US"/>
        </w:rPr>
      </w:pPr>
      <w:r w:rsidRPr="003E1D86">
        <w:rPr>
          <w:lang w:eastAsia="en-US"/>
        </w:rPr>
        <w:t>Trivial</w:t>
      </w:r>
      <w:r w:rsidRPr="003E1D86">
        <w:rPr>
          <w:lang w:eastAsia="en-US"/>
        </w:rPr>
        <w:t xml:space="preserve"> </w:t>
      </w:r>
    </w:p>
    <w:p w14:paraId="35CA0D30" w14:textId="77777777" w:rsidR="003E1D86" w:rsidRDefault="003E1D86"/>
    <w:sectPr w:rsidR="003E1D86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ebdings">
    <w:panose1 w:val="05030102010509060703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ungthep">
    <w:panose1 w:val="02000400000000000000"/>
    <w:charset w:val="DE"/>
    <w:family w:val="auto"/>
    <w:pitch w:val="variable"/>
    <w:sig w:usb0="810000FF" w:usb1="5000204A" w:usb2="00000020" w:usb3="00000000" w:csb0="000101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IDFont+F4">
    <w:altName w:val="Cambria"/>
    <w:panose1 w:val="020B0604020202020204"/>
    <w:charset w:val="00"/>
    <w:family w:val="roman"/>
    <w:notTrueType/>
    <w:pitch w:val="default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9C6716"/>
    <w:multiLevelType w:val="hybridMultilevel"/>
    <w:tmpl w:val="000408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3DAF2DDB"/>
    <w:multiLevelType w:val="multilevel"/>
    <w:tmpl w:val="CF8601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" w15:restartNumberingAfterBreak="0">
    <w:nsid w:val="482D3ACA"/>
    <w:multiLevelType w:val="multilevel"/>
    <w:tmpl w:val="39EA1BD2"/>
    <w:lvl w:ilvl="0">
      <w:start w:val="1"/>
      <w:numFmt w:val="bullet"/>
      <w:pStyle w:val="Heading1"/>
      <w:lvlText w:val=""/>
      <w:lvlJc w:val="left"/>
      <w:pPr>
        <w:ind w:left="4188" w:hanging="360"/>
      </w:pPr>
      <w:rPr>
        <w:rFonts w:ascii="Webdings" w:hAnsi="Webdings" w:hint="default"/>
      </w:rPr>
    </w:lvl>
    <w:lvl w:ilvl="1">
      <w:start w:val="1"/>
      <w:numFmt w:val="bullet"/>
      <w:pStyle w:val="Heading2"/>
      <w:lvlText w:val=""/>
      <w:lvlJc w:val="left"/>
      <w:pPr>
        <w:ind w:left="360" w:hanging="360"/>
      </w:pPr>
      <w:rPr>
        <w:rFonts w:ascii="Symbol" w:hAnsi="Symbol" w:hint="default"/>
      </w:rPr>
    </w:lvl>
    <w:lvl w:ilvl="2">
      <w:start w:val="1"/>
      <w:numFmt w:val="bullet"/>
      <w:pStyle w:val="Heading3"/>
      <w:lvlText w:val=""/>
      <w:lvlJc w:val="left"/>
      <w:pPr>
        <w:ind w:left="720" w:hanging="720"/>
      </w:pPr>
      <w:rPr>
        <w:rFonts w:ascii="Symbol" w:hAnsi="Symbol" w:hint="default"/>
        <w:color w:val="auto"/>
      </w:rPr>
    </w:lvl>
    <w:lvl w:ilvl="3">
      <w:start w:val="1"/>
      <w:numFmt w:val="lowerLetter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36F"/>
    <w:rsid w:val="00014A23"/>
    <w:rsid w:val="000151E9"/>
    <w:rsid w:val="00021F5D"/>
    <w:rsid w:val="00024DED"/>
    <w:rsid w:val="0003545C"/>
    <w:rsid w:val="00046FD1"/>
    <w:rsid w:val="00071B49"/>
    <w:rsid w:val="00086A8F"/>
    <w:rsid w:val="000939D3"/>
    <w:rsid w:val="000A0A24"/>
    <w:rsid w:val="000A3A4D"/>
    <w:rsid w:val="000B67D7"/>
    <w:rsid w:val="000D3F90"/>
    <w:rsid w:val="000E1F69"/>
    <w:rsid w:val="000F383E"/>
    <w:rsid w:val="00122039"/>
    <w:rsid w:val="001628C6"/>
    <w:rsid w:val="00162A2B"/>
    <w:rsid w:val="001723EE"/>
    <w:rsid w:val="00191127"/>
    <w:rsid w:val="001B503F"/>
    <w:rsid w:val="001C0594"/>
    <w:rsid w:val="001D0263"/>
    <w:rsid w:val="001D222F"/>
    <w:rsid w:val="00203A35"/>
    <w:rsid w:val="0023290C"/>
    <w:rsid w:val="00244FB3"/>
    <w:rsid w:val="002640C6"/>
    <w:rsid w:val="002745E8"/>
    <w:rsid w:val="002821D5"/>
    <w:rsid w:val="002823E1"/>
    <w:rsid w:val="00295016"/>
    <w:rsid w:val="002E34AC"/>
    <w:rsid w:val="00310868"/>
    <w:rsid w:val="0031241A"/>
    <w:rsid w:val="00314DA0"/>
    <w:rsid w:val="003271C9"/>
    <w:rsid w:val="00331CF5"/>
    <w:rsid w:val="00335164"/>
    <w:rsid w:val="003430F3"/>
    <w:rsid w:val="00351BF7"/>
    <w:rsid w:val="003648D3"/>
    <w:rsid w:val="00375214"/>
    <w:rsid w:val="00381EA9"/>
    <w:rsid w:val="0038496A"/>
    <w:rsid w:val="003914A7"/>
    <w:rsid w:val="0039226E"/>
    <w:rsid w:val="003A3DA5"/>
    <w:rsid w:val="003A692C"/>
    <w:rsid w:val="003B10C1"/>
    <w:rsid w:val="003D7508"/>
    <w:rsid w:val="003E1D86"/>
    <w:rsid w:val="003E2023"/>
    <w:rsid w:val="003E7763"/>
    <w:rsid w:val="004007AD"/>
    <w:rsid w:val="0041612D"/>
    <w:rsid w:val="004262CD"/>
    <w:rsid w:val="004558F5"/>
    <w:rsid w:val="00472BB9"/>
    <w:rsid w:val="00491B44"/>
    <w:rsid w:val="004B6429"/>
    <w:rsid w:val="004C6D2A"/>
    <w:rsid w:val="004D6436"/>
    <w:rsid w:val="004E22B5"/>
    <w:rsid w:val="004E5CCA"/>
    <w:rsid w:val="004F0762"/>
    <w:rsid w:val="00501706"/>
    <w:rsid w:val="0050324E"/>
    <w:rsid w:val="00512DB9"/>
    <w:rsid w:val="00523297"/>
    <w:rsid w:val="00532CF3"/>
    <w:rsid w:val="00547880"/>
    <w:rsid w:val="0055094F"/>
    <w:rsid w:val="00567375"/>
    <w:rsid w:val="0058406B"/>
    <w:rsid w:val="005E1B71"/>
    <w:rsid w:val="005E69C6"/>
    <w:rsid w:val="00612890"/>
    <w:rsid w:val="006421E5"/>
    <w:rsid w:val="00657EBD"/>
    <w:rsid w:val="00673B92"/>
    <w:rsid w:val="006802DA"/>
    <w:rsid w:val="006952FA"/>
    <w:rsid w:val="006B0E1D"/>
    <w:rsid w:val="00701169"/>
    <w:rsid w:val="00721AE4"/>
    <w:rsid w:val="007221DB"/>
    <w:rsid w:val="0072255B"/>
    <w:rsid w:val="00722F68"/>
    <w:rsid w:val="007309F4"/>
    <w:rsid w:val="007735A8"/>
    <w:rsid w:val="00781CBC"/>
    <w:rsid w:val="007A4DA7"/>
    <w:rsid w:val="007A694B"/>
    <w:rsid w:val="007D313A"/>
    <w:rsid w:val="007E2C0C"/>
    <w:rsid w:val="008142A7"/>
    <w:rsid w:val="008158CA"/>
    <w:rsid w:val="008175B4"/>
    <w:rsid w:val="00821482"/>
    <w:rsid w:val="0082738A"/>
    <w:rsid w:val="008435D4"/>
    <w:rsid w:val="0085679A"/>
    <w:rsid w:val="0086049C"/>
    <w:rsid w:val="0086200D"/>
    <w:rsid w:val="00870451"/>
    <w:rsid w:val="00874F16"/>
    <w:rsid w:val="00875800"/>
    <w:rsid w:val="00880D29"/>
    <w:rsid w:val="008942C8"/>
    <w:rsid w:val="008A66A0"/>
    <w:rsid w:val="008B259F"/>
    <w:rsid w:val="008C48FC"/>
    <w:rsid w:val="008F6CA5"/>
    <w:rsid w:val="009257E9"/>
    <w:rsid w:val="009258B7"/>
    <w:rsid w:val="009459AE"/>
    <w:rsid w:val="0095217E"/>
    <w:rsid w:val="00954C9B"/>
    <w:rsid w:val="00955589"/>
    <w:rsid w:val="009654D2"/>
    <w:rsid w:val="009755D2"/>
    <w:rsid w:val="0099353C"/>
    <w:rsid w:val="009B1C4A"/>
    <w:rsid w:val="009B2BE1"/>
    <w:rsid w:val="009B705A"/>
    <w:rsid w:val="009D7D6B"/>
    <w:rsid w:val="00A0649A"/>
    <w:rsid w:val="00A128CC"/>
    <w:rsid w:val="00A220D2"/>
    <w:rsid w:val="00A24E7F"/>
    <w:rsid w:val="00A47E4B"/>
    <w:rsid w:val="00A54D26"/>
    <w:rsid w:val="00A634FF"/>
    <w:rsid w:val="00A63D4E"/>
    <w:rsid w:val="00A778AC"/>
    <w:rsid w:val="00AC4EFD"/>
    <w:rsid w:val="00B47759"/>
    <w:rsid w:val="00B67C74"/>
    <w:rsid w:val="00B729A6"/>
    <w:rsid w:val="00B72A02"/>
    <w:rsid w:val="00B86750"/>
    <w:rsid w:val="00B91497"/>
    <w:rsid w:val="00BB31C5"/>
    <w:rsid w:val="00BC1B71"/>
    <w:rsid w:val="00BD5F96"/>
    <w:rsid w:val="00C12BB2"/>
    <w:rsid w:val="00C147E5"/>
    <w:rsid w:val="00C2136F"/>
    <w:rsid w:val="00C3782E"/>
    <w:rsid w:val="00C522A8"/>
    <w:rsid w:val="00C5417F"/>
    <w:rsid w:val="00C5654F"/>
    <w:rsid w:val="00C76EE8"/>
    <w:rsid w:val="00C919F1"/>
    <w:rsid w:val="00CE3573"/>
    <w:rsid w:val="00D033FF"/>
    <w:rsid w:val="00D52D7B"/>
    <w:rsid w:val="00D701B2"/>
    <w:rsid w:val="00D735EA"/>
    <w:rsid w:val="00D83269"/>
    <w:rsid w:val="00DA3976"/>
    <w:rsid w:val="00E04D35"/>
    <w:rsid w:val="00E475FE"/>
    <w:rsid w:val="00E50211"/>
    <w:rsid w:val="00E533A7"/>
    <w:rsid w:val="00E6115E"/>
    <w:rsid w:val="00E61A73"/>
    <w:rsid w:val="00E65CC1"/>
    <w:rsid w:val="00E755D7"/>
    <w:rsid w:val="00E86D23"/>
    <w:rsid w:val="00E872A0"/>
    <w:rsid w:val="00EA0FA5"/>
    <w:rsid w:val="00EA58DD"/>
    <w:rsid w:val="00EC77C3"/>
    <w:rsid w:val="00ED6B77"/>
    <w:rsid w:val="00EE5704"/>
    <w:rsid w:val="00F03E5D"/>
    <w:rsid w:val="00F113C4"/>
    <w:rsid w:val="00F12F39"/>
    <w:rsid w:val="00F13C1F"/>
    <w:rsid w:val="00F35BE2"/>
    <w:rsid w:val="00F46154"/>
    <w:rsid w:val="00F534B5"/>
    <w:rsid w:val="00F60B46"/>
    <w:rsid w:val="00F8576D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CF038"/>
  <w14:defaultImageDpi w14:val="32767"/>
  <w15:chartTrackingRefBased/>
  <w15:docId w15:val="{4712994C-2839-A24B-95B9-24ED185E0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D7D6B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12D"/>
    <w:pPr>
      <w:keepNext/>
      <w:keepLines/>
      <w:numPr>
        <w:numId w:val="1"/>
      </w:numPr>
      <w:spacing w:before="240"/>
      <w:ind w:left="36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612D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612D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1612D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612D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612D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612D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612D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612D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430F3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4161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612D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161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612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61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61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61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41612D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39"/>
    <w:rsid w:val="00B729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D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81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3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221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040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6152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6927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09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2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76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0823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60047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8384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53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1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326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0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5156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952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344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8458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8E8ED209-FD6D-C548-88E1-FFA724CDED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3</Pages>
  <Words>632</Words>
  <Characters>360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Microsoft Office User</cp:lastModifiedBy>
  <cp:revision>76</cp:revision>
  <dcterms:created xsi:type="dcterms:W3CDTF">2019-03-03T04:00:00Z</dcterms:created>
  <dcterms:modified xsi:type="dcterms:W3CDTF">2019-03-06T0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ab37cd24-3d77-3a74-b01d-982b722b38cf</vt:lpwstr>
  </property>
</Properties>
</file>